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18334F">
      <w:pPr>
        <w:pStyle w:val="Heading2"/>
      </w:pPr>
      <w:r>
        <w:t>Lake Mead Water Bank based on the Principle of Divide Reservoir Inflow</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aterModeler</w:t>
      </w:r>
    </w:p>
    <w:p w14:paraId="211159A3" w14:textId="0F4A643E" w:rsidR="008C1CDE" w:rsidRDefault="002308CC" w:rsidP="002C0389">
      <w:pPr>
        <w:jc w:val="center"/>
      </w:pPr>
      <w:r>
        <w:t>November 1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1A148B44" w:rsidR="002308CC" w:rsidRDefault="002308CC" w:rsidP="00305979">
      <w:r w:rsidRPr="002308CC">
        <w:t xml:space="preserve">The purpose of this tool is to give users the opportunity to </w:t>
      </w:r>
      <w:r>
        <w:t xml:space="preserve">immerse in a water user role and </w:t>
      </w:r>
      <w:r w:rsidRPr="002308CC">
        <w:t xml:space="preserve">experiment with a Lake Mead Water Bank based on the Principles of Divide reservoir inflow, Subtract evaporation, and Users withdraw and conserve within their available water, others choices, and real-time discussion of choices. </w:t>
      </w:r>
      <w:r>
        <w:t>Two secondary purposes are:</w:t>
      </w:r>
    </w:p>
    <w:p w14:paraId="16D2D965" w14:textId="77777777"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manage their risk of uncertain future water supply; </w:t>
      </w:r>
      <w:r w:rsidRPr="002308CC">
        <w:rPr>
          <w:i/>
          <w:iCs/>
        </w:rPr>
        <w:t>Which</w:t>
      </w:r>
      <w:r>
        <w:t xml:space="preserve"> new insights they take from a model session.</w:t>
      </w:r>
    </w:p>
    <w:p w14:paraId="7C12C430" w14:textId="27D25CA3" w:rsidR="002308CC" w:rsidRDefault="002308CC" w:rsidP="002308CC">
      <w:pPr>
        <w:pStyle w:val="ListParagraph"/>
        <w:numPr>
          <w:ilvl w:val="0"/>
          <w:numId w:val="49"/>
        </w:numPr>
      </w:pPr>
      <w:r>
        <w:t>P</w:t>
      </w:r>
      <w:r w:rsidRPr="002308CC">
        <w:t>rovoke discussion about new alternatives for Colorado River management</w:t>
      </w:r>
      <w:r>
        <w:t xml:space="preserve"> post 2026</w:t>
      </w:r>
      <w:r w:rsidRPr="002308CC">
        <w:t xml:space="preserve">. </w:t>
      </w:r>
    </w:p>
    <w:p w14:paraId="4F7F5D40" w14:textId="12ACCCED" w:rsidR="002308CC" w:rsidRDefault="002308CC" w:rsidP="00305979">
      <w:r>
        <w:t>A</w:t>
      </w:r>
      <w:r w:rsidRPr="002308CC">
        <w:t xml:space="preserve"> water bank </w:t>
      </w:r>
      <w:r>
        <w:t xml:space="preserve">may </w:t>
      </w:r>
      <w:r w:rsidRPr="002308CC">
        <w:t>jetson</w:t>
      </w:r>
      <w:r w:rsidRPr="002308CC">
        <w:t xml:space="preserve"> the need for increasing mandatory Lower Basin water shortages tied to declining system storage. The water bank </w:t>
      </w:r>
      <w:r>
        <w:t>may</w:t>
      </w:r>
      <w:r w:rsidRPr="002308CC">
        <w:t xml:space="preserve"> </w:t>
      </w:r>
      <w:r>
        <w:t xml:space="preserve">also </w:t>
      </w:r>
      <w:r w:rsidRPr="002308CC">
        <w:t xml:space="preserve">help stabilize and recover Lake Mead storage for conditions of low reservoir storage and inflow. The water bank </w:t>
      </w:r>
      <w:r>
        <w:t xml:space="preserve">may additionally </w:t>
      </w:r>
      <w:r w:rsidRPr="002308CC">
        <w:t xml:space="preserve">increases water user autonomy to manage their vulnerability to water shortages more independently of other users while leverage prior negotiations and decrease conflicts post 2026. </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w:t>
      </w:r>
      <w:r>
        <w:t>equirements</w:t>
      </w:r>
      <w:r>
        <w:tab/>
      </w:r>
      <w:r>
        <w:tab/>
      </w:r>
      <w:r>
        <w:tab/>
      </w:r>
      <w:r>
        <w:tab/>
      </w:r>
      <w:r>
        <w:tab/>
      </w:r>
      <w:r>
        <w:tab/>
      </w:r>
      <w:r>
        <w:tab/>
      </w:r>
      <w:r>
        <w:tab/>
      </w:r>
      <w:r>
        <w:tab/>
      </w:r>
      <w:r>
        <w:tab/>
      </w:r>
      <w:r>
        <w:tab/>
      </w:r>
    </w:p>
    <w:p w14:paraId="36E361F9" w14:textId="77777777" w:rsidR="0063501A" w:rsidRDefault="0063501A" w:rsidP="0063501A">
      <w:pPr>
        <w:pStyle w:val="ListParagraph"/>
        <w:numPr>
          <w:ilvl w:val="0"/>
          <w:numId w:val="50"/>
        </w:numPr>
      </w:pPr>
      <w:r w:rsidRPr="0063501A">
        <w:rPr>
          <w:b/>
          <w:bCs/>
        </w:rPr>
        <w:t>Facilitator</w:t>
      </w:r>
      <w:r>
        <w:t>: 1 person to setup in Google Sheets (see Setup below), invite participants, and organize play.</w:t>
      </w:r>
      <w:r>
        <w:tab/>
      </w:r>
      <w:r>
        <w:tab/>
      </w:r>
      <w:r>
        <w:tab/>
      </w:r>
      <w:r>
        <w:tab/>
      </w:r>
      <w:r>
        <w:tab/>
      </w:r>
      <w:r>
        <w:tab/>
      </w:r>
      <w:r>
        <w:tab/>
      </w:r>
      <w:r>
        <w:tab/>
      </w:r>
      <w:r>
        <w:tab/>
      </w:r>
      <w:r>
        <w:tab/>
      </w:r>
      <w:r>
        <w:tab/>
      </w:r>
    </w:p>
    <w:p w14:paraId="6F4435BC" w14:textId="77777777" w:rsidR="0063501A" w:rsidRDefault="0063501A" w:rsidP="0063501A">
      <w:pPr>
        <w:pStyle w:val="ListParagraph"/>
        <w:numPr>
          <w:ilvl w:val="0"/>
          <w:numId w:val="50"/>
        </w:numPr>
      </w:pPr>
      <w:r w:rsidRPr="0063501A">
        <w:rPr>
          <w:b/>
          <w:bCs/>
        </w:rPr>
        <w:t>Number of People</w:t>
      </w:r>
      <w:r>
        <w:t>: 2 or more (facilitator may also participate)</w:t>
      </w:r>
      <w:r>
        <w:t>.</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68CFAF" w:rsidR="0063501A" w:rsidRDefault="0063501A" w:rsidP="0063501A">
      <w:pPr>
        <w:pStyle w:val="ListParagraph"/>
        <w:numPr>
          <w:ilvl w:val="0"/>
          <w:numId w:val="50"/>
        </w:numPr>
      </w:pPr>
      <w:r w:rsidRPr="0063501A">
        <w:rPr>
          <w:b/>
          <w:bCs/>
        </w:rPr>
        <w:t>Software</w:t>
      </w:r>
      <w:r>
        <w:t>: Facilitator has a Google Account.</w:t>
      </w:r>
      <w:r>
        <w:tab/>
      </w:r>
      <w:r>
        <w:tab/>
      </w:r>
      <w:r>
        <w:tab/>
      </w:r>
      <w:r>
        <w:tab/>
      </w:r>
      <w:r>
        <w:tab/>
      </w:r>
      <w:r>
        <w:tab/>
      </w:r>
      <w:r>
        <w:tab/>
      </w:r>
      <w:r>
        <w:tab/>
      </w:r>
      <w:r>
        <w:tab/>
      </w:r>
      <w:r>
        <w:tab/>
      </w:r>
      <w:r>
        <w:tab/>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77777777" w:rsidR="00B42092" w:rsidRDefault="00B42092" w:rsidP="00C3660E"/>
    <w:p w14:paraId="23FDF642" w14:textId="79ACFA5C" w:rsidR="0063501A" w:rsidRDefault="00B42092" w:rsidP="00B42092">
      <w:pPr>
        <w:jc w:val="center"/>
      </w:pPr>
      <w:r>
        <w:rPr>
          <w:noProof/>
        </w:rPr>
        <w:drawing>
          <wp:inline distT="0" distB="0" distL="0" distR="0" wp14:anchorId="09E3454F" wp14:editId="4B03702F">
            <wp:extent cx="4571723" cy="6261100"/>
            <wp:effectExtent l="0" t="0" r="635" b="6350"/>
            <wp:docPr id="2027257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3798" cy="6263942"/>
                    </a:xfrm>
                    <a:prstGeom prst="rect">
                      <a:avLst/>
                    </a:prstGeom>
                    <a:noFill/>
                  </pic:spPr>
                </pic:pic>
              </a:graphicData>
            </a:graphic>
          </wp:inline>
        </w:drawing>
      </w:r>
    </w:p>
    <w:p w14:paraId="01729FAE" w14:textId="77777777" w:rsidR="007758C0" w:rsidRDefault="007758C0" w:rsidP="00C3660E"/>
    <w:p w14:paraId="66052AAB" w14:textId="182B7ADC" w:rsidR="00AC2752" w:rsidRDefault="00AC2752" w:rsidP="00D73051">
      <w:pPr>
        <w:pStyle w:val="Heading2"/>
        <w:ind w:left="0" w:firstLine="0"/>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03499B9A" w:rsidR="003C4822" w:rsidRDefault="00C3660E" w:rsidP="00D73051">
      <w:pPr>
        <w:pStyle w:val="ListParagraph"/>
        <w:numPr>
          <w:ilvl w:val="1"/>
          <w:numId w:val="41"/>
        </w:numPr>
      </w:pPr>
      <w:r>
        <w:t>I</w:t>
      </w:r>
      <w:r w:rsidR="00AC2752" w:rsidRPr="00AC2752">
        <w:t xml:space="preserve">nclude </w:t>
      </w:r>
      <w:r w:rsidR="00D73051">
        <w:t>an additional user of Lower Basin Tribal Nation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55C71E2E"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w:t>
      </w:r>
      <w:r w:rsidR="00D73051">
        <w:t>Reclamation</w:t>
      </w:r>
      <w:r>
        <w:t xml:space="preserve"> account protects Lake  Mead elevation</w:t>
      </w:r>
      <w:r w:rsidR="00D73051">
        <w:t xml:space="preserve"> specified in the Lower Basin Drought Contingency Plan</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0"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1"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56F16C43" w14:textId="7FE9F708" w:rsidR="004D7CE7" w:rsidRDefault="000D11AC" w:rsidP="004D7CE7">
            <w:pPr>
              <w:pStyle w:val="ListParagraph"/>
              <w:numPr>
                <w:ilvl w:val="0"/>
                <w:numId w:val="16"/>
              </w:numPr>
              <w:ind w:left="161" w:hanging="180"/>
            </w:pPr>
            <w:r>
              <w:t>Set Lake Mead Protection Elevation of 1,020 feet () as defined in the Lower Basin Drought Contingency Plan</w:t>
            </w:r>
            <w:r w:rsidR="00AB0201">
              <w:t xml:space="preserve"> </w:t>
            </w:r>
            <w:r w:rsidR="00AB0201">
              <w:fldChar w:fldCharType="begin"/>
            </w:r>
            <w:r w:rsidR="00AB020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AB0201">
              <w:fldChar w:fldCharType="separate"/>
            </w:r>
            <w:r w:rsidR="00AB0201">
              <w:rPr>
                <w:noProof/>
              </w:rPr>
              <w:t>(USBR, 2019)</w:t>
            </w:r>
            <w:r w:rsidR="00AB0201">
              <w:fldChar w:fldCharType="end"/>
            </w:r>
            <w:r>
              <w:t>.</w:t>
            </w:r>
          </w:p>
          <w:p w14:paraId="504BC624" w14:textId="761B55F2" w:rsidR="000D11AC" w:rsidRDefault="000D11AC" w:rsidP="004D7CE7">
            <w:pPr>
              <w:pStyle w:val="ListParagraph"/>
              <w:numPr>
                <w:ilvl w:val="0"/>
                <w:numId w:val="16"/>
              </w:numPr>
              <w:ind w:left="161" w:hanging="180"/>
            </w:pPr>
            <w:r>
              <w:t>Lower the protection elevation to allow allocation of 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2F50ED63"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0AAB8086" w14:textId="77777777" w:rsidR="00D73051" w:rsidRDefault="00D73051" w:rsidP="00EC64D7">
            <w:pPr>
              <w:pStyle w:val="ListParagraph"/>
              <w:numPr>
                <w:ilvl w:val="0"/>
                <w:numId w:val="17"/>
              </w:numPr>
              <w:ind w:left="161" w:hanging="180"/>
            </w:pP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5A488187"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5796DF1E" w14:textId="77777777" w:rsidR="00D73051" w:rsidRDefault="00D73051" w:rsidP="00EC64D7">
            <w:pPr>
              <w:pStyle w:val="ListParagraph"/>
              <w:numPr>
                <w:ilvl w:val="0"/>
                <w:numId w:val="17"/>
              </w:numPr>
              <w:ind w:left="161" w:hanging="180"/>
            </w:pP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4150DC51" w:rsidR="004D7CE7" w:rsidRDefault="004D7CE7" w:rsidP="00305979">
            <w:r>
              <w:lastRenderedPageBreak/>
              <w:t>First Nations</w:t>
            </w:r>
            <w:r w:rsidR="00AB0201">
              <w:t xml:space="preserve"> (optional)</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3B330EB5"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ibal</w:t>
            </w:r>
            <w:r w:rsidR="00E229A9">
              <w:t xml:space="preserve"> Nations in the Lower Basin.</w:t>
            </w:r>
          </w:p>
          <w:p w14:paraId="665D4887" w14:textId="62BC3193"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lastRenderedPageBreak/>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lastRenderedPageBreak/>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Paria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lastRenderedPageBreak/>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B514D4" w14:textId="77777777" w:rsidR="00C764A6" w:rsidRDefault="00C764A6" w:rsidP="00305979">
      <w:r>
        <w:separator/>
      </w:r>
    </w:p>
  </w:endnote>
  <w:endnote w:type="continuationSeparator" w:id="0">
    <w:p w14:paraId="4DE43C92" w14:textId="77777777" w:rsidR="00C764A6" w:rsidRDefault="00C764A6"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CF0439" w14:textId="77777777" w:rsidR="00C764A6" w:rsidRDefault="00C764A6" w:rsidP="00305979">
      <w:r>
        <w:separator/>
      </w:r>
    </w:p>
  </w:footnote>
  <w:footnote w:type="continuationSeparator" w:id="0">
    <w:p w14:paraId="0EF05611" w14:textId="77777777" w:rsidR="00C764A6" w:rsidRDefault="00C764A6"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2"/>
  </w:num>
  <w:num w:numId="2" w16cid:durableId="666324048">
    <w:abstractNumId w:val="8"/>
  </w:num>
  <w:num w:numId="3" w16cid:durableId="1988436020">
    <w:abstractNumId w:val="42"/>
  </w:num>
  <w:num w:numId="4" w16cid:durableId="907768004">
    <w:abstractNumId w:val="24"/>
  </w:num>
  <w:num w:numId="5" w16cid:durableId="430854794">
    <w:abstractNumId w:val="19"/>
  </w:num>
  <w:num w:numId="6" w16cid:durableId="268708058">
    <w:abstractNumId w:val="6"/>
  </w:num>
  <w:num w:numId="7" w16cid:durableId="1818374129">
    <w:abstractNumId w:val="47"/>
  </w:num>
  <w:num w:numId="8" w16cid:durableId="1800225437">
    <w:abstractNumId w:val="10"/>
  </w:num>
  <w:num w:numId="9" w16cid:durableId="1451122951">
    <w:abstractNumId w:val="17"/>
  </w:num>
  <w:num w:numId="10" w16cid:durableId="98766551">
    <w:abstractNumId w:val="14"/>
  </w:num>
  <w:num w:numId="11" w16cid:durableId="1140614950">
    <w:abstractNumId w:val="35"/>
  </w:num>
  <w:num w:numId="12" w16cid:durableId="1138382290">
    <w:abstractNumId w:val="2"/>
  </w:num>
  <w:num w:numId="13" w16cid:durableId="490485643">
    <w:abstractNumId w:val="5"/>
  </w:num>
  <w:num w:numId="14" w16cid:durableId="1240288039">
    <w:abstractNumId w:val="31"/>
  </w:num>
  <w:num w:numId="15" w16cid:durableId="1183737863">
    <w:abstractNumId w:val="21"/>
  </w:num>
  <w:num w:numId="16" w16cid:durableId="695929054">
    <w:abstractNumId w:val="23"/>
  </w:num>
  <w:num w:numId="17" w16cid:durableId="215164903">
    <w:abstractNumId w:val="37"/>
  </w:num>
  <w:num w:numId="18" w16cid:durableId="1284917547">
    <w:abstractNumId w:val="18"/>
  </w:num>
  <w:num w:numId="19" w16cid:durableId="2014380315">
    <w:abstractNumId w:val="41"/>
  </w:num>
  <w:num w:numId="20" w16cid:durableId="1785491873">
    <w:abstractNumId w:val="48"/>
  </w:num>
  <w:num w:numId="21" w16cid:durableId="72624349">
    <w:abstractNumId w:val="28"/>
  </w:num>
  <w:num w:numId="22" w16cid:durableId="1541278595">
    <w:abstractNumId w:val="3"/>
  </w:num>
  <w:num w:numId="23" w16cid:durableId="572281228">
    <w:abstractNumId w:val="26"/>
  </w:num>
  <w:num w:numId="24" w16cid:durableId="1162507468">
    <w:abstractNumId w:val="29"/>
  </w:num>
  <w:num w:numId="25" w16cid:durableId="49354054">
    <w:abstractNumId w:val="27"/>
  </w:num>
  <w:num w:numId="26" w16cid:durableId="1394618162">
    <w:abstractNumId w:val="13"/>
  </w:num>
  <w:num w:numId="27" w16cid:durableId="1275404469">
    <w:abstractNumId w:val="11"/>
  </w:num>
  <w:num w:numId="28" w16cid:durableId="403527913">
    <w:abstractNumId w:val="4"/>
  </w:num>
  <w:num w:numId="29" w16cid:durableId="1678118878">
    <w:abstractNumId w:val="36"/>
  </w:num>
  <w:num w:numId="30" w16cid:durableId="1655259926">
    <w:abstractNumId w:val="40"/>
  </w:num>
  <w:num w:numId="31" w16cid:durableId="440221456">
    <w:abstractNumId w:val="15"/>
  </w:num>
  <w:num w:numId="32" w16cid:durableId="1591036978">
    <w:abstractNumId w:val="46"/>
  </w:num>
  <w:num w:numId="33" w16cid:durableId="80952326">
    <w:abstractNumId w:val="9"/>
  </w:num>
  <w:num w:numId="34" w16cid:durableId="1327246831">
    <w:abstractNumId w:val="16"/>
  </w:num>
  <w:num w:numId="35" w16cid:durableId="1874492368">
    <w:abstractNumId w:val="44"/>
  </w:num>
  <w:num w:numId="36" w16cid:durableId="1122304897">
    <w:abstractNumId w:val="20"/>
  </w:num>
  <w:num w:numId="37" w16cid:durableId="46729573">
    <w:abstractNumId w:val="39"/>
  </w:num>
  <w:num w:numId="38" w16cid:durableId="1606575303">
    <w:abstractNumId w:val="38"/>
  </w:num>
  <w:num w:numId="39" w16cid:durableId="1757480749">
    <w:abstractNumId w:val="45"/>
  </w:num>
  <w:num w:numId="40" w16cid:durableId="1372613918">
    <w:abstractNumId w:val="30"/>
  </w:num>
  <w:num w:numId="41" w16cid:durableId="1782992877">
    <w:abstractNumId w:val="7"/>
  </w:num>
  <w:num w:numId="42" w16cid:durableId="936904640">
    <w:abstractNumId w:val="1"/>
  </w:num>
  <w:num w:numId="43" w16cid:durableId="771710451">
    <w:abstractNumId w:val="0"/>
  </w:num>
  <w:num w:numId="44" w16cid:durableId="359357363">
    <w:abstractNumId w:val="33"/>
  </w:num>
  <w:num w:numId="45" w16cid:durableId="1952593545">
    <w:abstractNumId w:val="43"/>
  </w:num>
  <w:num w:numId="46" w16cid:durableId="2001493514">
    <w:abstractNumId w:val="12"/>
  </w:num>
  <w:num w:numId="47" w16cid:durableId="555051815">
    <w:abstractNumId w:val="32"/>
  </w:num>
  <w:num w:numId="48" w16cid:durableId="2103448875">
    <w:abstractNumId w:val="25"/>
  </w:num>
  <w:num w:numId="49" w16cid:durableId="1033581586">
    <w:abstractNumId w:val="34"/>
  </w:num>
  <w:num w:numId="50" w16cid:durableId="360134165">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0A6F"/>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36</Pages>
  <Words>13491</Words>
  <Characters>7690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35</cp:revision>
  <dcterms:created xsi:type="dcterms:W3CDTF">2021-11-05T17:34:00Z</dcterms:created>
  <dcterms:modified xsi:type="dcterms:W3CDTF">2024-11-15T23:28:00Z</dcterms:modified>
</cp:coreProperties>
</file>